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B3BB1" w:rsidRDefault="00AB6874">
      <w:r>
        <w:t>Model Guide Boxes</w:t>
      </w:r>
    </w:p>
    <w:p w:rsidR="00AB6874" w:rsidRDefault="00AB6874"/>
    <w:p w:rsidR="00AB6874" w:rsidRDefault="00AB6874">
      <w:r>
        <w:rPr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4B97C68C" wp14:editId="18A8C40D">
                <wp:simplePos x="0" y="0"/>
                <wp:positionH relativeFrom="column">
                  <wp:posOffset>-214630</wp:posOffset>
                </wp:positionH>
                <wp:positionV relativeFrom="paragraph">
                  <wp:posOffset>-678815</wp:posOffset>
                </wp:positionV>
                <wp:extent cx="4698815" cy="1404620"/>
                <wp:effectExtent l="0" t="0" r="26035" b="2794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698815" cy="1404620"/>
                        </a:xfrm>
                        <a:prstGeom prst="rect">
                          <a:avLst/>
                        </a:prstGeom>
                        <a:solidFill>
                          <a:schemeClr val="accent4">
                            <a:lumMod val="20000"/>
                            <a:lumOff val="80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B6874" w:rsidRPr="00E14DE9" w:rsidRDefault="00AB6874" w:rsidP="00AB6874">
                            <w:pPr>
                              <w:jc w:val="center"/>
                              <w:rPr>
                                <w:b/>
                                <w:bCs/>
                              </w:rPr>
                            </w:pPr>
                            <w:r w:rsidRPr="00E14DE9">
                              <w:rPr>
                                <w:b/>
                                <w:bCs/>
                              </w:rPr>
                              <w:t>Box 1. Quick Start</w:t>
                            </w:r>
                          </w:p>
                          <w:p w:rsidR="00AB6874" w:rsidRPr="003526A5" w:rsidRDefault="00AB6874" w:rsidP="00AB6874">
                            <w:pPr>
                              <w:rPr>
                                <w:b/>
                                <w:bCs/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b/>
                                <w:bCs/>
                                <w:color w:val="323E4F" w:themeColor="text2" w:themeShade="BF"/>
                              </w:rPr>
                              <w:t>Setup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>Review the main canons of existing Colorado River management (Appendix A)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 xml:space="preserve">One participant downloads the Excel model file </w:t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fldChar w:fldCharType="begin"/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Colorado River Coding: Pilot flex accounting to encourage more water conservation in a combined Lake Powell-Lake Mead system&lt;/title&gt;&lt;/titles&gt;&lt;dates&gt;&lt;year&gt;2021&lt;/year&gt;&lt;/dates&gt;&lt;publisher&gt;ModelMusings folder&lt;/publisher&gt;&lt;urls&gt;&lt;related-urls&gt;&lt;url&gt;https://doi.org/10.5281/zenodo.5522835&lt;/url&gt;&lt;/related-urls&gt;&lt;/ur</w:instrText>
                            </w:r>
                            <w:bookmarkStart w:id="0" w:name="_GoBack"/>
                            <w:bookmarkEnd w:id="0"/>
                            <w:r w:rsidRPr="003526A5">
                              <w:rPr>
                                <w:color w:val="323E4F" w:themeColor="text2" w:themeShade="BF"/>
                              </w:rPr>
                              <w:instrText>ls&gt;&lt;/record&gt;&lt;/Cite&gt;&lt;/EndNote&gt;</w:instrText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fldChar w:fldCharType="separate"/>
                            </w:r>
                            <w:r w:rsidRPr="003526A5">
                              <w:rPr>
                                <w:noProof/>
                                <w:color w:val="323E4F" w:themeColor="text2" w:themeShade="BF"/>
                              </w:rPr>
                              <w:t>(Rosenberg, 2021d)</w:t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fldChar w:fldCharType="end"/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t>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1"/>
                                <w:numId w:val="2"/>
                              </w:numPr>
                              <w:ind w:left="1260" w:hanging="180"/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>Move the file to Google Drive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1"/>
                                <w:numId w:val="2"/>
                              </w:numPr>
                              <w:ind w:left="1260" w:hanging="180"/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>Open in Google Sheets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1"/>
                                <w:numId w:val="2"/>
                              </w:numPr>
                              <w:ind w:left="1260" w:hanging="180"/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>Share with other participants.</w:t>
                            </w:r>
                          </w:p>
                          <w:p w:rsidR="00AB6874" w:rsidRPr="00C74261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 xml:space="preserve">All participants open the </w:t>
                            </w:r>
                            <w:r w:rsidRPr="003526A5">
                              <w:rPr>
                                <w:i/>
                                <w:iCs/>
                                <w:color w:val="323E4F" w:themeColor="text2" w:themeShade="BF"/>
                              </w:rPr>
                              <w:t>Master</w:t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t xml:space="preserve"> worksheet.</w:t>
                            </w:r>
                          </w:p>
                          <w:p w:rsidR="00AB6874" w:rsidRPr="003526A5" w:rsidRDefault="00AB6874" w:rsidP="00AB6874">
                            <w:pPr>
                              <w:rPr>
                                <w:b/>
                                <w:bCs/>
                                <w:color w:val="0000FF"/>
                              </w:rPr>
                            </w:pPr>
                            <w:r w:rsidRPr="003526A5">
                              <w:rPr>
                                <w:b/>
                                <w:bCs/>
                                <w:color w:val="0000FF"/>
                              </w:rPr>
                              <w:t>Play</w:t>
                            </w:r>
                          </w:p>
                          <w:p w:rsidR="00AB6874" w:rsidRPr="00C74261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  <w:rPr>
                                <w:color w:val="0000FF"/>
                              </w:rPr>
                            </w:pPr>
                            <w:r w:rsidRPr="00C74261">
                              <w:rPr>
                                <w:color w:val="0000FF"/>
                              </w:rPr>
                              <w:t>Assign parties, person playing, and strategies (Step 1)</w:t>
                            </w:r>
                            <w:r>
                              <w:rPr>
                                <w:color w:val="0000FF"/>
                              </w:rPr>
                              <w:t>.</w:t>
                            </w:r>
                          </w:p>
                          <w:p w:rsidR="00AB6874" w:rsidRPr="00C74261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  <w:rPr>
                                <w:color w:val="0000FF"/>
                              </w:rPr>
                            </w:pPr>
                            <w:r>
                              <w:rPr>
                                <w:color w:val="0000FF"/>
                              </w:rPr>
                              <w:t>Sp</w:t>
                            </w:r>
                            <w:r w:rsidRPr="00C74261">
                              <w:rPr>
                                <w:color w:val="0000FF"/>
                              </w:rPr>
                              <w:t>ecify the natural to Lake Powell</w:t>
                            </w:r>
                            <w:r>
                              <w:rPr>
                                <w:color w:val="0000FF"/>
                              </w:rPr>
                              <w:t xml:space="preserve"> in Column C and work down</w:t>
                            </w:r>
                            <w:r w:rsidRPr="00C74261">
                              <w:rPr>
                                <w:color w:val="0000FF"/>
                              </w:rPr>
                              <w:t xml:space="preserve"> (Step 2)</w:t>
                            </w:r>
                            <w:r>
                              <w:rPr>
                                <w:color w:val="0000FF"/>
                              </w:rPr>
                              <w:t>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  <w:rPr>
                                <w:color w:val="0000FF"/>
                              </w:rPr>
                            </w:pPr>
                            <w:r w:rsidRPr="003526A5">
                              <w:rPr>
                                <w:color w:val="0000FF"/>
                              </w:rPr>
                              <w:t>Players trade, conserve, and consume water (Step 5)</w:t>
                            </w:r>
                            <w:r>
                              <w:rPr>
                                <w:color w:val="0000FF"/>
                              </w:rPr>
                              <w:t>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  <w:rPr>
                                <w:color w:val="0000FF"/>
                              </w:rPr>
                            </w:pPr>
                            <w:r w:rsidRPr="003526A5">
                              <w:rPr>
                                <w:color w:val="0000FF"/>
                              </w:rPr>
                              <w:t>Assign combined storage to Lake Powell and Lake Mead</w:t>
                            </w:r>
                            <w:r>
                              <w:rPr>
                                <w:color w:val="0000FF"/>
                              </w:rPr>
                              <w:t xml:space="preserve"> (Step 7).</w:t>
                            </w:r>
                          </w:p>
                          <w:p w:rsidR="00AB6874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</w:pPr>
                            <w:r w:rsidRPr="003526A5">
                              <w:rPr>
                                <w:color w:val="0000FF"/>
                              </w:rPr>
                              <w:t>Go to Step #2, next colum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4B97C68C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16.9pt;margin-top:-53.45pt;width:370pt;height:110.6pt;z-index:25166131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" fillcolor="#fff2cc [663]">
                <v:textbox style="mso-fit-shape-to-text:t">
                  <w:txbxContent>
                    <w:p w:rsidR="00AB6874" w:rsidRPr="00E14DE9" w:rsidRDefault="00AB6874" w:rsidP="00AB6874">
                      <w:pPr>
                        <w:jc w:val="center"/>
                        <w:rPr>
                          <w:b/>
                          <w:bCs/>
                        </w:rPr>
                      </w:pPr>
                      <w:r w:rsidRPr="00E14DE9">
                        <w:rPr>
                          <w:b/>
                          <w:bCs/>
                        </w:rPr>
                        <w:t>Box 1. Quick Start</w:t>
                      </w:r>
                    </w:p>
                    <w:p w:rsidR="00AB6874" w:rsidRPr="003526A5" w:rsidRDefault="00AB6874" w:rsidP="00AB6874">
                      <w:pPr>
                        <w:rPr>
                          <w:b/>
                          <w:bCs/>
                          <w:color w:val="323E4F" w:themeColor="text2" w:themeShade="BF"/>
                        </w:rPr>
                      </w:pPr>
                      <w:r w:rsidRPr="003526A5">
                        <w:rPr>
                          <w:b/>
                          <w:bCs/>
                          <w:color w:val="323E4F" w:themeColor="text2" w:themeShade="BF"/>
                        </w:rPr>
                        <w:t>Setup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>Review the main canons of existing Colorado River management (Appendix A)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 xml:space="preserve">One participant downloads the Excel model file </w:t>
                      </w:r>
                      <w:r w:rsidRPr="003526A5">
                        <w:rPr>
                          <w:color w:val="323E4F" w:themeColor="text2" w:themeShade="BF"/>
                        </w:rPr>
                        <w:fldChar w:fldCharType="begin"/>
                      </w:r>
                      <w:r w:rsidRPr="003526A5">
                        <w:rPr>
                          <w:color w:val="323E4F" w:themeColor="text2" w:themeShade="BF"/>
                        </w:rPr>
                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Colorado River Coding: Pilot flex accounting to encourage more water conservation in a combined Lake Powell-Lake Mead system&lt;/title&gt;&lt;/titles&gt;&lt;dates&gt;&lt;year&gt;2021&lt;/year&gt;&lt;/dates&gt;&lt;publisher&gt;ModelMusings folder&lt;/publisher&gt;&lt;urls&gt;&lt;related-urls&gt;&lt;url&gt;https://doi.org/10.5281/zenodo.5522835&lt;/url&gt;&lt;/related-urls&gt;&lt;/ur</w:instrText>
                      </w:r>
                      <w:bookmarkStart w:id="1" w:name="_GoBack"/>
                      <w:bookmarkEnd w:id="1"/>
                      <w:r w:rsidRPr="003526A5">
                        <w:rPr>
                          <w:color w:val="323E4F" w:themeColor="text2" w:themeShade="BF"/>
                        </w:rPr>
                        <w:instrText>ls&gt;&lt;/record&gt;&lt;/Cite&gt;&lt;/EndNote&gt;</w:instrText>
                      </w:r>
                      <w:r w:rsidRPr="003526A5">
                        <w:rPr>
                          <w:color w:val="323E4F" w:themeColor="text2" w:themeShade="BF"/>
                        </w:rPr>
                        <w:fldChar w:fldCharType="separate"/>
                      </w:r>
                      <w:r w:rsidRPr="003526A5">
                        <w:rPr>
                          <w:noProof/>
                          <w:color w:val="323E4F" w:themeColor="text2" w:themeShade="BF"/>
                        </w:rPr>
                        <w:t>(Rosenberg, 2021d)</w:t>
                      </w:r>
                      <w:r w:rsidRPr="003526A5">
                        <w:rPr>
                          <w:color w:val="323E4F" w:themeColor="text2" w:themeShade="BF"/>
                        </w:rPr>
                        <w:fldChar w:fldCharType="end"/>
                      </w:r>
                      <w:r w:rsidRPr="003526A5">
                        <w:rPr>
                          <w:color w:val="323E4F" w:themeColor="text2" w:themeShade="BF"/>
                        </w:rPr>
                        <w:t>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1"/>
                          <w:numId w:val="2"/>
                        </w:numPr>
                        <w:ind w:left="1260" w:hanging="180"/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>Move the file to Google Drive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1"/>
                          <w:numId w:val="2"/>
                        </w:numPr>
                        <w:ind w:left="1260" w:hanging="180"/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>Open in Google Sheets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1"/>
                          <w:numId w:val="2"/>
                        </w:numPr>
                        <w:ind w:left="1260" w:hanging="180"/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>Share with other participants.</w:t>
                      </w:r>
                    </w:p>
                    <w:p w:rsidR="00AB6874" w:rsidRPr="00C74261" w:rsidRDefault="00AB6874" w:rsidP="00AB6874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 xml:space="preserve">All participants open the </w:t>
                      </w:r>
                      <w:r w:rsidRPr="003526A5">
                        <w:rPr>
                          <w:i/>
                          <w:iCs/>
                          <w:color w:val="323E4F" w:themeColor="text2" w:themeShade="BF"/>
                        </w:rPr>
                        <w:t>Master</w:t>
                      </w:r>
                      <w:r w:rsidRPr="003526A5">
                        <w:rPr>
                          <w:color w:val="323E4F" w:themeColor="text2" w:themeShade="BF"/>
                        </w:rPr>
                        <w:t xml:space="preserve"> worksheet.</w:t>
                      </w:r>
                    </w:p>
                    <w:p w:rsidR="00AB6874" w:rsidRPr="003526A5" w:rsidRDefault="00AB6874" w:rsidP="00AB6874">
                      <w:pPr>
                        <w:rPr>
                          <w:b/>
                          <w:bCs/>
                          <w:color w:val="0000FF"/>
                        </w:rPr>
                      </w:pPr>
                      <w:r w:rsidRPr="003526A5">
                        <w:rPr>
                          <w:b/>
                          <w:bCs/>
                          <w:color w:val="0000FF"/>
                        </w:rPr>
                        <w:t>Play</w:t>
                      </w:r>
                    </w:p>
                    <w:p w:rsidR="00AB6874" w:rsidRPr="00C74261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  <w:rPr>
                          <w:color w:val="0000FF"/>
                        </w:rPr>
                      </w:pPr>
                      <w:r w:rsidRPr="00C74261">
                        <w:rPr>
                          <w:color w:val="0000FF"/>
                        </w:rPr>
                        <w:t>Assign parties, person playing, and strategies (Step 1)</w:t>
                      </w:r>
                      <w:r>
                        <w:rPr>
                          <w:color w:val="0000FF"/>
                        </w:rPr>
                        <w:t>.</w:t>
                      </w:r>
                    </w:p>
                    <w:p w:rsidR="00AB6874" w:rsidRPr="00C74261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  <w:rPr>
                          <w:color w:val="0000FF"/>
                        </w:rPr>
                      </w:pPr>
                      <w:r>
                        <w:rPr>
                          <w:color w:val="0000FF"/>
                        </w:rPr>
                        <w:t>Sp</w:t>
                      </w:r>
                      <w:r w:rsidRPr="00C74261">
                        <w:rPr>
                          <w:color w:val="0000FF"/>
                        </w:rPr>
                        <w:t>ecify the natural to Lake Powell</w:t>
                      </w:r>
                      <w:r>
                        <w:rPr>
                          <w:color w:val="0000FF"/>
                        </w:rPr>
                        <w:t xml:space="preserve"> in Column C and work down</w:t>
                      </w:r>
                      <w:r w:rsidRPr="00C74261">
                        <w:rPr>
                          <w:color w:val="0000FF"/>
                        </w:rPr>
                        <w:t xml:space="preserve"> (Step 2)</w:t>
                      </w:r>
                      <w:r>
                        <w:rPr>
                          <w:color w:val="0000FF"/>
                        </w:rPr>
                        <w:t>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  <w:rPr>
                          <w:color w:val="0000FF"/>
                        </w:rPr>
                      </w:pPr>
                      <w:r w:rsidRPr="003526A5">
                        <w:rPr>
                          <w:color w:val="0000FF"/>
                        </w:rPr>
                        <w:t>Players trade, conserve, and consume water (Step 5)</w:t>
                      </w:r>
                      <w:r>
                        <w:rPr>
                          <w:color w:val="0000FF"/>
                        </w:rPr>
                        <w:t>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  <w:rPr>
                          <w:color w:val="0000FF"/>
                        </w:rPr>
                      </w:pPr>
                      <w:r w:rsidRPr="003526A5">
                        <w:rPr>
                          <w:color w:val="0000FF"/>
                        </w:rPr>
                        <w:t>Assign combined storage to Lake Powell and Lake Mead</w:t>
                      </w:r>
                      <w:r>
                        <w:rPr>
                          <w:color w:val="0000FF"/>
                        </w:rPr>
                        <w:t xml:space="preserve"> (Step 7).</w:t>
                      </w:r>
                    </w:p>
                    <w:p w:rsidR="00AB6874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</w:pPr>
                      <w:r w:rsidRPr="003526A5">
                        <w:rPr>
                          <w:color w:val="0000FF"/>
                        </w:rPr>
                        <w:t>Go to Step #2, next colum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AB6874" w:rsidRDefault="00AB6874">
      <w:r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34705F1D" wp14:editId="55FDBAD8">
                <wp:simplePos x="0" y="0"/>
                <wp:positionH relativeFrom="column">
                  <wp:posOffset>-214630</wp:posOffset>
                </wp:positionH>
                <wp:positionV relativeFrom="paragraph">
                  <wp:posOffset>-387350</wp:posOffset>
                </wp:positionV>
                <wp:extent cx="5833472" cy="3864508"/>
                <wp:effectExtent l="0" t="0" r="15240" b="22225"/>
                <wp:wrapSquare wrapText="bothSides"/>
                <wp:docPr id="2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33472" cy="3864508"/>
                        </a:xfrm>
                        <a:prstGeom prst="rect">
                          <a:avLst/>
                        </a:prstGeom>
                        <a:solidFill>
                          <a:schemeClr val="accent4">
                            <a:lumMod val="20000"/>
                            <a:lumOff val="80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B6874" w:rsidRDefault="00AB6874" w:rsidP="00AB6874">
                            <w:pPr>
                              <w:rPr>
                                <w:b/>
                                <w:bCs/>
                              </w:rPr>
                            </w:pPr>
                            <w:r w:rsidRPr="002763F7">
                              <w:rPr>
                                <w:b/>
                                <w:bCs/>
                              </w:rPr>
                              <w:t xml:space="preserve">Box 2. Impacts to assign 65% of 13.8 </w:t>
                            </w:r>
                            <w:proofErr w:type="spellStart"/>
                            <w:r w:rsidRPr="002763F7">
                              <w:rPr>
                                <w:b/>
                                <w:bCs/>
                              </w:rPr>
                              <w:t>maf</w:t>
                            </w:r>
                            <w:proofErr w:type="spellEnd"/>
                            <w:r w:rsidRPr="002763F7">
                              <w:rPr>
                                <w:b/>
                                <w:bCs/>
                              </w:rPr>
                              <w:t xml:space="preserve"> combined storage to Lake Powell</w:t>
                            </w:r>
                            <w:r>
                              <w:rPr>
                                <w:b/>
                                <w:bCs/>
                              </w:rPr>
                              <w:t>.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3545"/>
                              <w:gridCol w:w="5261"/>
                            </w:tblGrid>
                            <w:tr w:rsidR="00AB6874" w:rsidTr="0035691F">
                              <w:tc>
                                <w:tcPr>
                                  <w:tcW w:w="3545" w:type="dxa"/>
                                </w:tcPr>
                                <w:p w:rsidR="00AB6874" w:rsidRDefault="00AB6874" w:rsidP="0035691F">
                                  <w:r>
                                    <w:t xml:space="preserve">There is 13.8 </w:t>
                                  </w:r>
                                  <w:proofErr w:type="spellStart"/>
                                  <w:r>
                                    <w:t>maf</w:t>
                                  </w:r>
                                  <w:proofErr w:type="spellEnd"/>
                                  <w:r>
                                    <w:t xml:space="preserve"> of combined storage. The parties assigned 65% of the storage to Lake Powell. This leaves 9.0 </w:t>
                                  </w:r>
                                  <w:proofErr w:type="spellStart"/>
                                  <w:r>
                                    <w:t>maf</w:t>
                                  </w:r>
                                  <w:proofErr w:type="spellEnd"/>
                                  <w:r>
                                    <w:t xml:space="preserve"> in Lake Powell and 4.8 in Lake Mead. Both Powell and Mead are above their minimum power pool elevations of 3,490 and 955 feet.</w:t>
                                  </w:r>
                                </w:p>
                                <w:p w:rsidR="00AB6874" w:rsidRDefault="00AB6874" w:rsidP="0035691F"/>
                                <w:p w:rsidR="00AB6874" w:rsidRDefault="00AB6874" w:rsidP="0035691F">
                                  <w:r>
                                    <w:t xml:space="preserve">Lake Powell releases 2.8 </w:t>
                                  </w:r>
                                  <w:proofErr w:type="spellStart"/>
                                  <w:r>
                                    <w:t>maf</w:t>
                                  </w:r>
                                  <w:proofErr w:type="spellEnd"/>
                                  <w:r>
                                    <w:t xml:space="preserve"> to Lake Mead this year to achieve the specified storage volumes. The release water temperature is &lt; 18</w:t>
                                  </w:r>
                                  <w:r w:rsidRPr="002B1CAA">
                                    <w:rPr>
                                      <w:vertAlign w:val="superscript"/>
                                    </w:rPr>
                                    <w:t>o</w:t>
                                  </w:r>
                                  <w:r>
                                    <w:t xml:space="preserve">C which may benefit the native, endangered fish of the </w:t>
                                  </w:r>
                                </w:p>
                              </w:tc>
                              <w:tc>
                                <w:tcPr>
                                  <w:tcW w:w="5261" w:type="dxa"/>
                                </w:tcPr>
                                <w:p w:rsidR="00AB6874" w:rsidRDefault="00AB6874" w:rsidP="0035691F">
                                  <w:r>
                                    <w:rPr>
                                      <w:noProof/>
                                    </w:rPr>
                                    <w:drawing>
                                      <wp:inline distT="0" distB="0" distL="0" distR="0" wp14:anchorId="4200F9C7" wp14:editId="3A7B3151">
                                        <wp:extent cx="3203714" cy="2391833"/>
                                        <wp:effectExtent l="19050" t="19050" r="15875" b="27940"/>
                                        <wp:docPr id="27" name="Picture 27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1" name=""/>
                                                <pic:cNvPicPr/>
                                              </pic:nvPicPr>
                                              <pic:blipFill>
                                                <a:blip r:embed="rId5"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>
                                                <a:xfrm>
                                                  <a:off x="0" y="0"/>
                                                  <a:ext cx="3217259" cy="2401946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ln>
                                                  <a:solidFill>
                                                    <a:schemeClr val="tx1"/>
                                                  </a:solidFill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</w:p>
                              </w:tc>
                            </w:tr>
                          </w:tbl>
                          <w:p w:rsidR="00AB6874" w:rsidRDefault="00AB6874" w:rsidP="00AB6874">
                            <w:pPr>
                              <w:ind w:left="90"/>
                            </w:pPr>
                            <w:r>
                              <w:t>Grand Canyon or they may face invasion from non-natives.</w:t>
                            </w:r>
                          </w:p>
                          <w:p w:rsidR="00AB6874" w:rsidRDefault="00AB6874" w:rsidP="00AB6874">
                            <w:pPr>
                              <w:ind w:left="90"/>
                            </w:pPr>
                            <w:r>
                              <w:t xml:space="preserve">A release water temperature will help tailwater trout (introduced) grow and incubate. Lake Powell will need to receive 85% of combined storage to raise the storage to 11.8 </w:t>
                            </w:r>
                            <w:proofErr w:type="spellStart"/>
                            <w:r>
                              <w:t>maf</w:t>
                            </w:r>
                            <w:proofErr w:type="spellEnd"/>
                            <w:r>
                              <w:t>, cool release temperatures, and increase the relative abundance of  native, endangered fish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705F1D" id="_x0000_s1027" type="#_x0000_t202" style="position:absolute;margin-left:-16.9pt;margin-top:-30.5pt;width:459.35pt;height:304.3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" fillcolor="#fff2cc [663]">
                <v:textbox>
                  <w:txbxContent>
                    <w:p w:rsidR="00AB6874" w:rsidRDefault="00AB6874" w:rsidP="00AB6874">
                      <w:pPr>
                        <w:rPr>
                          <w:b/>
                          <w:bCs/>
                        </w:rPr>
                      </w:pPr>
                      <w:r w:rsidRPr="002763F7">
                        <w:rPr>
                          <w:b/>
                          <w:bCs/>
                        </w:rPr>
                        <w:t xml:space="preserve">Box 2. Impacts to assign 65% of 13.8 </w:t>
                      </w:r>
                      <w:proofErr w:type="spellStart"/>
                      <w:r w:rsidRPr="002763F7">
                        <w:rPr>
                          <w:b/>
                          <w:bCs/>
                        </w:rPr>
                        <w:t>maf</w:t>
                      </w:r>
                      <w:proofErr w:type="spellEnd"/>
                      <w:r w:rsidRPr="002763F7">
                        <w:rPr>
                          <w:b/>
                          <w:bCs/>
                        </w:rPr>
                        <w:t xml:space="preserve"> combined storage to Lake Powell</w:t>
                      </w:r>
                      <w:r>
                        <w:rPr>
                          <w:b/>
                          <w:bCs/>
                        </w:rPr>
                        <w:t>.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3545"/>
                        <w:gridCol w:w="5261"/>
                      </w:tblGrid>
                      <w:tr w:rsidR="00AB6874" w:rsidTr="0035691F">
                        <w:tc>
                          <w:tcPr>
                            <w:tcW w:w="3545" w:type="dxa"/>
                          </w:tcPr>
                          <w:p w:rsidR="00AB6874" w:rsidRDefault="00AB6874" w:rsidP="0035691F">
                            <w:r>
                              <w:t xml:space="preserve">There is 13.8 </w:t>
                            </w:r>
                            <w:proofErr w:type="spellStart"/>
                            <w:r>
                              <w:t>maf</w:t>
                            </w:r>
                            <w:proofErr w:type="spellEnd"/>
                            <w:r>
                              <w:t xml:space="preserve"> of combined storage. The parties assigned 65% of the storage to Lake Powell. This leaves 9.0 </w:t>
                            </w:r>
                            <w:proofErr w:type="spellStart"/>
                            <w:r>
                              <w:t>maf</w:t>
                            </w:r>
                            <w:proofErr w:type="spellEnd"/>
                            <w:r>
                              <w:t xml:space="preserve"> in Lake Powell and 4.8 in Lake Mead. Both Powell and Mead are above their minimum power pool elevations of 3,490 and 955 feet.</w:t>
                            </w:r>
                          </w:p>
                          <w:p w:rsidR="00AB6874" w:rsidRDefault="00AB6874" w:rsidP="0035691F"/>
                          <w:p w:rsidR="00AB6874" w:rsidRDefault="00AB6874" w:rsidP="0035691F">
                            <w:r>
                              <w:t xml:space="preserve">Lake Powell releases 2.8 </w:t>
                            </w:r>
                            <w:proofErr w:type="spellStart"/>
                            <w:r>
                              <w:t>maf</w:t>
                            </w:r>
                            <w:proofErr w:type="spellEnd"/>
                            <w:r>
                              <w:t xml:space="preserve"> to Lake Mead this year to achieve the specified storage volumes. The release water temperature is &lt; 18</w:t>
                            </w:r>
                            <w:r w:rsidRPr="002B1CAA">
                              <w:rPr>
                                <w:vertAlign w:val="superscript"/>
                              </w:rPr>
                              <w:t>o</w:t>
                            </w:r>
                            <w:r>
                              <w:t xml:space="preserve">C which may benefit the native, endangered fish of the </w:t>
                            </w:r>
                          </w:p>
                        </w:tc>
                        <w:tc>
                          <w:tcPr>
                            <w:tcW w:w="5261" w:type="dxa"/>
                          </w:tcPr>
                          <w:p w:rsidR="00AB6874" w:rsidRDefault="00AB6874" w:rsidP="0035691F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200F9C7" wp14:editId="3A7B3151">
                                  <wp:extent cx="3203714" cy="2391833"/>
                                  <wp:effectExtent l="19050" t="19050" r="15875" b="27940"/>
                                  <wp:docPr id="27" name="Picture 2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5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217259" cy="2401946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solidFill>
                                              <a:schemeClr val="tx1"/>
                                            </a:solidFill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c>
                      </w:tr>
                    </w:tbl>
                    <w:p w:rsidR="00AB6874" w:rsidRDefault="00AB6874" w:rsidP="00AB6874">
                      <w:pPr>
                        <w:ind w:left="90"/>
                      </w:pPr>
                      <w:r>
                        <w:t>Grand Canyon or they may face invasion from non-natives.</w:t>
                      </w:r>
                    </w:p>
                    <w:p w:rsidR="00AB6874" w:rsidRDefault="00AB6874" w:rsidP="00AB6874">
                      <w:pPr>
                        <w:ind w:left="90"/>
                      </w:pPr>
                      <w:r>
                        <w:t xml:space="preserve">A release water temperature will help tailwater trout (introduced) grow and incubate. Lake Powell will need to receive 85% of combined storage to raise the storage to 11.8 </w:t>
                      </w:r>
                      <w:proofErr w:type="spellStart"/>
                      <w:r>
                        <w:t>maf</w:t>
                      </w:r>
                      <w:proofErr w:type="spellEnd"/>
                      <w:r>
                        <w:t>, cool release temperatures, and increase the relative abundance of  native, endangered fish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sectPr w:rsidR="00AB687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E335DCF"/>
    <w:multiLevelType w:val="hybridMultilevel"/>
    <w:tmpl w:val="421456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B">
      <w:start w:val="1"/>
      <w:numFmt w:val="lowerRoman"/>
      <w:lvlText w:val="%2."/>
      <w:lvlJc w:val="righ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51D655E"/>
    <w:multiLevelType w:val="hybridMultilevel"/>
    <w:tmpl w:val="2B92FA1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6A8C4716"/>
    <w:multiLevelType w:val="hybridMultilevel"/>
    <w:tmpl w:val="A0C4E75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web"/>
  <w:zoom w:percent="19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6874"/>
    <w:rsid w:val="007B3BB1"/>
    <w:rsid w:val="00AB68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4762B0"/>
  <w15:chartTrackingRefBased/>
  <w15:docId w15:val="{35DF615C-A7A7-494D-A2A5-FF0EAADD4D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B68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B6874"/>
    <w:pPr>
      <w:ind w:left="720"/>
      <w:contextualSpacing/>
    </w:pPr>
    <w:rPr>
      <w:rFonts w:asciiTheme="majorBidi" w:hAnsiTheme="majorBidi" w:cstheme="majorBidi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3</Words>
  <Characters>20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1</cp:revision>
  <dcterms:created xsi:type="dcterms:W3CDTF">2021-10-11T05:45:00Z</dcterms:created>
  <dcterms:modified xsi:type="dcterms:W3CDTF">2021-10-11T05:47:00Z</dcterms:modified>
</cp:coreProperties>
</file>